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3286A" w:rsidRDefault="00021A7E" w:rsidP="00021A7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S1. Plasmids, </w:t>
      </w:r>
      <w:proofErr w:type="spellStart"/>
      <w:r>
        <w:rPr>
          <w:rFonts w:ascii="Times New Roman" w:hAnsi="Times New Roman" w:cs="Times New Roman"/>
          <w:sz w:val="24"/>
          <w:szCs w:val="24"/>
        </w:rPr>
        <w:t>cosmid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shuttle phages used in this stud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98"/>
        <w:gridCol w:w="6300"/>
        <w:gridCol w:w="1998"/>
      </w:tblGrid>
      <w:tr w:rsidR="00021A7E" w:rsidTr="009331B9">
        <w:tc>
          <w:tcPr>
            <w:tcW w:w="1998" w:type="dxa"/>
            <w:tcBorders>
              <w:top w:val="single" w:sz="4" w:space="0" w:color="auto"/>
              <w:bottom w:val="single" w:sz="4" w:space="0" w:color="auto"/>
            </w:tcBorders>
          </w:tcPr>
          <w:p w:rsidR="00021A7E" w:rsidRPr="00CD5D99" w:rsidRDefault="00B94C08" w:rsidP="002C07E5">
            <w:pPr>
              <w:suppressLineNumbers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lasmids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osmid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21A7E" w:rsidRPr="00CD5D99">
              <w:rPr>
                <w:rFonts w:ascii="Times New Roman" w:hAnsi="Times New Roman" w:cs="Times New Roman"/>
                <w:sz w:val="24"/>
                <w:szCs w:val="24"/>
              </w:rPr>
              <w:t>and phages</w:t>
            </w:r>
          </w:p>
        </w:tc>
        <w:tc>
          <w:tcPr>
            <w:tcW w:w="6300" w:type="dxa"/>
            <w:tcBorders>
              <w:top w:val="single" w:sz="4" w:space="0" w:color="auto"/>
              <w:bottom w:val="single" w:sz="4" w:space="0" w:color="auto"/>
            </w:tcBorders>
          </w:tcPr>
          <w:p w:rsidR="00021A7E" w:rsidRPr="00CD5D99" w:rsidRDefault="00021A7E" w:rsidP="00021A7E">
            <w:pPr>
              <w:jc w:val="center"/>
              <w:rPr>
                <w:sz w:val="24"/>
                <w:szCs w:val="24"/>
              </w:rPr>
            </w:pPr>
            <w:r w:rsidRPr="00CD5D99">
              <w:rPr>
                <w:rFonts w:ascii="Times New Roman" w:hAnsi="Times New Roman" w:cs="Times New Roman"/>
                <w:sz w:val="24"/>
                <w:szCs w:val="24"/>
              </w:rPr>
              <w:t>Characteristics</w:t>
            </w:r>
          </w:p>
        </w:tc>
        <w:tc>
          <w:tcPr>
            <w:tcW w:w="1998" w:type="dxa"/>
            <w:tcBorders>
              <w:top w:val="single" w:sz="4" w:space="0" w:color="auto"/>
              <w:bottom w:val="single" w:sz="4" w:space="0" w:color="auto"/>
            </w:tcBorders>
          </w:tcPr>
          <w:p w:rsidR="00021A7E" w:rsidRPr="00CD5D99" w:rsidRDefault="00021A7E" w:rsidP="00021A7E">
            <w:pPr>
              <w:suppressLineNumbers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5D99">
              <w:rPr>
                <w:rFonts w:ascii="Times New Roman" w:hAnsi="Times New Roman" w:cs="Times New Roman"/>
                <w:sz w:val="24"/>
                <w:szCs w:val="24"/>
              </w:rPr>
              <w:t>Source/reference</w:t>
            </w:r>
          </w:p>
        </w:tc>
      </w:tr>
      <w:tr w:rsidR="002C07E5" w:rsidTr="009331B9">
        <w:tc>
          <w:tcPr>
            <w:tcW w:w="1998" w:type="dxa"/>
            <w:tcBorders>
              <w:top w:val="single" w:sz="4" w:space="0" w:color="auto"/>
            </w:tcBorders>
          </w:tcPr>
          <w:p w:rsidR="002C07E5" w:rsidRPr="00CD5D99" w:rsidRDefault="002C07E5" w:rsidP="002C07E5">
            <w:pPr>
              <w:suppressLineNumbers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lasmids</w:t>
            </w:r>
          </w:p>
        </w:tc>
        <w:tc>
          <w:tcPr>
            <w:tcW w:w="6300" w:type="dxa"/>
            <w:tcBorders>
              <w:top w:val="single" w:sz="4" w:space="0" w:color="auto"/>
            </w:tcBorders>
          </w:tcPr>
          <w:p w:rsidR="002C07E5" w:rsidRPr="00CD5D99" w:rsidRDefault="002C07E5" w:rsidP="00021A7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98" w:type="dxa"/>
            <w:tcBorders>
              <w:top w:val="single" w:sz="4" w:space="0" w:color="auto"/>
            </w:tcBorders>
          </w:tcPr>
          <w:p w:rsidR="002C07E5" w:rsidRPr="00CD5D99" w:rsidRDefault="002C07E5" w:rsidP="00021A7E">
            <w:pPr>
              <w:suppressLineNumbers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21A7E" w:rsidTr="002C07E5">
        <w:tc>
          <w:tcPr>
            <w:tcW w:w="1998" w:type="dxa"/>
          </w:tcPr>
          <w:p w:rsidR="00021A7E" w:rsidRDefault="00021A7E" w:rsidP="002C07E5"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6300" w:type="dxa"/>
          </w:tcPr>
          <w:p w:rsidR="00021A7E" w:rsidRDefault="00021A7E" w:rsidP="002C07E5"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Vector for cloning blunt-ended PCR products,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Kan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</w:p>
        </w:tc>
        <w:tc>
          <w:tcPr>
            <w:tcW w:w="1998" w:type="dxa"/>
          </w:tcPr>
          <w:p w:rsidR="00021A7E" w:rsidRDefault="00021A7E" w:rsidP="00021A7E">
            <w:pPr>
              <w:jc w:val="center"/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Invitrogen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21A7E">
              <w:rPr>
                <w:rFonts w:ascii="Times New Roman" w:hAnsi="Times New Roman" w:cs="Times New Roman"/>
                <w:sz w:val="18"/>
                <w:szCs w:val="18"/>
              </w:rPr>
              <w:t>pSM630</w:t>
            </w:r>
          </w:p>
        </w:tc>
        <w:tc>
          <w:tcPr>
            <w:tcW w:w="6300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21A7E">
              <w:rPr>
                <w:rFonts w:ascii="Times New Roman" w:hAnsi="Times New Roman" w:cs="Times New Roman"/>
                <w:sz w:val="18"/>
                <w:szCs w:val="18"/>
              </w:rPr>
              <w:t xml:space="preserve">2.7-kb </w:t>
            </w:r>
            <w:proofErr w:type="spellStart"/>
            <w:r w:rsidRPr="00021A7E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021A7E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021A7E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021A7E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021A7E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021A7E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21A7E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SM631</w:t>
            </w:r>
          </w:p>
        </w:tc>
        <w:tc>
          <w:tcPr>
            <w:tcW w:w="6300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0.715-kb Rv0007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32</w:t>
            </w:r>
          </w:p>
        </w:tc>
        <w:tc>
          <w:tcPr>
            <w:tcW w:w="6300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33</w:t>
            </w:r>
          </w:p>
        </w:tc>
        <w:tc>
          <w:tcPr>
            <w:tcW w:w="6300" w:type="dxa"/>
          </w:tcPr>
          <w:p w:rsidR="00021A7E" w:rsidRPr="00021A7E" w:rsidRDefault="002C07E5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 w:rsidR="00021A7E"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.83-kb Rv0006 fragment in </w:t>
            </w:r>
            <w:proofErr w:type="spellStart"/>
            <w:r w:rsidR="00021A7E"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="00021A7E"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="00021A7E"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="00021A7E"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34</w:t>
            </w:r>
          </w:p>
        </w:tc>
        <w:tc>
          <w:tcPr>
            <w:tcW w:w="6300" w:type="dxa"/>
          </w:tcPr>
          <w:p w:rsidR="00021A7E" w:rsidRPr="00021A7E" w:rsidRDefault="0028636D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7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T80A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35</w:t>
            </w:r>
          </w:p>
        </w:tc>
        <w:tc>
          <w:tcPr>
            <w:tcW w:w="6300" w:type="dxa"/>
          </w:tcPr>
          <w:p w:rsidR="00021A7E" w:rsidRPr="00021A7E" w:rsidRDefault="0028636D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7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A90V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36</w:t>
            </w:r>
          </w:p>
        </w:tc>
        <w:tc>
          <w:tcPr>
            <w:tcW w:w="6300" w:type="dxa"/>
          </w:tcPr>
          <w:p w:rsidR="00021A7E" w:rsidRPr="00021A7E" w:rsidRDefault="0028636D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2.7-kb </w:t>
            </w:r>
            <w:proofErr w:type="spellStart"/>
            <w:r w:rsidRPr="003E3A4A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3E3A4A">
              <w:rPr>
                <w:rFonts w:ascii="Times New Roman" w:hAnsi="Times New Roman" w:cs="Times New Roman"/>
                <w:i/>
                <w:sz w:val="18"/>
                <w:szCs w:val="18"/>
              </w:rPr>
              <w:t>D94G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) fragment in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37</w:t>
            </w:r>
          </w:p>
        </w:tc>
        <w:tc>
          <w:tcPr>
            <w:tcW w:w="6300" w:type="dxa"/>
          </w:tcPr>
          <w:p w:rsidR="00021A7E" w:rsidRPr="00021A7E" w:rsidRDefault="0028636D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7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247S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38</w:t>
            </w:r>
          </w:p>
        </w:tc>
        <w:tc>
          <w:tcPr>
            <w:tcW w:w="6300" w:type="dxa"/>
          </w:tcPr>
          <w:p w:rsidR="00021A7E" w:rsidRPr="00021A7E" w:rsidRDefault="0028636D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7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A384V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39</w:t>
            </w:r>
          </w:p>
        </w:tc>
        <w:tc>
          <w:tcPr>
            <w:tcW w:w="6300" w:type="dxa"/>
          </w:tcPr>
          <w:p w:rsidR="00021A7E" w:rsidRPr="00021A7E" w:rsidRDefault="0028636D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M330I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40</w:t>
            </w:r>
          </w:p>
        </w:tc>
        <w:tc>
          <w:tcPr>
            <w:tcW w:w="6300" w:type="dxa"/>
          </w:tcPr>
          <w:p w:rsidR="00021A7E" w:rsidRPr="00021A7E" w:rsidRDefault="0028636D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V340L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41</w:t>
            </w:r>
          </w:p>
        </w:tc>
        <w:tc>
          <w:tcPr>
            <w:tcW w:w="6300" w:type="dxa"/>
          </w:tcPr>
          <w:p w:rsidR="00021A7E" w:rsidRPr="00021A7E" w:rsidRDefault="0028636D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D500H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42</w:t>
            </w:r>
          </w:p>
        </w:tc>
        <w:tc>
          <w:tcPr>
            <w:tcW w:w="6300" w:type="dxa"/>
          </w:tcPr>
          <w:p w:rsidR="00021A7E" w:rsidRPr="00021A7E" w:rsidRDefault="00DB7B9B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D500N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43</w:t>
            </w:r>
          </w:p>
        </w:tc>
        <w:tc>
          <w:tcPr>
            <w:tcW w:w="6300" w:type="dxa"/>
          </w:tcPr>
          <w:p w:rsidR="00021A7E" w:rsidRPr="00021A7E" w:rsidRDefault="00DB7B9B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A8710A"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N538D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44</w:t>
            </w:r>
          </w:p>
        </w:tc>
        <w:tc>
          <w:tcPr>
            <w:tcW w:w="6300" w:type="dxa"/>
          </w:tcPr>
          <w:p w:rsidR="00021A7E" w:rsidRPr="00021A7E" w:rsidRDefault="00DB7B9B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A8710A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8710A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N538D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A8710A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T546M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45</w:t>
            </w:r>
          </w:p>
        </w:tc>
        <w:tc>
          <w:tcPr>
            <w:tcW w:w="6300" w:type="dxa"/>
          </w:tcPr>
          <w:p w:rsidR="00021A7E" w:rsidRPr="00021A7E" w:rsidRDefault="00DB7B9B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A8710A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A8710A">
              <w:rPr>
                <w:rFonts w:ascii="Times New Roman" w:hAnsi="Times New Roman" w:cs="Times New Roman"/>
                <w:i/>
                <w:sz w:val="18"/>
                <w:szCs w:val="18"/>
              </w:rPr>
              <w:t>N538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T</w:t>
            </w:r>
            <w:r w:rsidRPr="00A8710A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A8710A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T546M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46</w:t>
            </w:r>
          </w:p>
        </w:tc>
        <w:tc>
          <w:tcPr>
            <w:tcW w:w="6300" w:type="dxa"/>
          </w:tcPr>
          <w:p w:rsidR="00021A7E" w:rsidRPr="00021A7E" w:rsidRDefault="00DB7B9B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(N538K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47</w:t>
            </w:r>
          </w:p>
        </w:tc>
        <w:tc>
          <w:tcPr>
            <w:tcW w:w="6300" w:type="dxa"/>
          </w:tcPr>
          <w:p w:rsidR="00021A7E" w:rsidRPr="00021A7E" w:rsidRDefault="00DB7B9B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R485C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T539N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SM648</w:t>
            </w:r>
          </w:p>
        </w:tc>
        <w:tc>
          <w:tcPr>
            <w:tcW w:w="6300" w:type="dxa"/>
          </w:tcPr>
          <w:p w:rsidR="00021A7E" w:rsidRPr="00021A7E" w:rsidRDefault="00DB7B9B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2.2-kb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T546M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in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BluntI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-TOPO</w:t>
            </w: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00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021A7E" w:rsidRPr="00021A7E" w:rsidTr="002C07E5">
        <w:tc>
          <w:tcPr>
            <w:tcW w:w="1998" w:type="dxa"/>
          </w:tcPr>
          <w:p w:rsidR="00021A7E" w:rsidRPr="00CD5D99" w:rsidRDefault="00CD5D99" w:rsidP="002C07E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D5D99">
              <w:rPr>
                <w:rFonts w:ascii="Times New Roman" w:hAnsi="Times New Roman" w:cs="Times New Roman"/>
                <w:sz w:val="24"/>
                <w:szCs w:val="24"/>
              </w:rPr>
              <w:t>Cosmids</w:t>
            </w:r>
            <w:proofErr w:type="spellEnd"/>
          </w:p>
        </w:tc>
        <w:tc>
          <w:tcPr>
            <w:tcW w:w="6300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YUB854</w:t>
            </w:r>
          </w:p>
        </w:tc>
        <w:tc>
          <w:tcPr>
            <w:tcW w:w="6300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Used for cloning allelic exchange substrate; contains λ phage </w:t>
            </w: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cos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,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</w:p>
        </w:tc>
        <w:tc>
          <w:tcPr>
            <w:tcW w:w="1998" w:type="dxa"/>
          </w:tcPr>
          <w:p w:rsidR="00021A7E" w:rsidRPr="00021A7E" w:rsidRDefault="00CD5D9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kYXJvdjwvQXV0aG9yPjxZZWFyPjIwMDI8L1llYXI+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kYXJvdjwvQXV0aG9yPjxZZWFyPjIwMDI8L1llYXI+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0" w:tooltip="Bardarov, 2002 #21" w:history="1">
              <w:r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0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49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0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7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1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2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3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T80A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4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A90V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5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D94G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6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247S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7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A384V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8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M330I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9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V340L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0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D500H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1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D500N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2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N538D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3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N538D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T546M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4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N538T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T546M</w:t>
            </w:r>
            <w:r w:rsidRPr="00A8710A">
              <w:rPr>
                <w:rFonts w:ascii="Times New Roman" w:hAnsi="Times New Roman" w:cs="Times New Roman"/>
                <w:sz w:val="18"/>
                <w:szCs w:val="18"/>
              </w:rPr>
              <w:t xml:space="preserve">) 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5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N538K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6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R485C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T539N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7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T546M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fragment upstream of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8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A74S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7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9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A74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D94G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7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0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T80A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7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1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T80A+A90G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7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2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(A90G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7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3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(A90V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7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4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D94G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7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F50A22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5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355605"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247S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7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6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A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A384V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7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7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(M330I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8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V340L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9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R485C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0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R485C+T539N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1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D500A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D5D9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2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D500H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3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D500N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4</w:t>
            </w:r>
          </w:p>
        </w:tc>
        <w:tc>
          <w:tcPr>
            <w:tcW w:w="6300" w:type="dxa"/>
          </w:tcPr>
          <w:p w:rsidR="00021A7E" w:rsidRPr="00021A7E" w:rsidRDefault="009D02C6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D533A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5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N538D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pCSM686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N538D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T546M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7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N538T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T546M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8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N538K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9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>T539N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0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>T539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P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1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E540D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2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E540V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3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A543T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4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CE6611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A543V</w:t>
            </w:r>
            <w:r w:rsidRPr="00355605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6F0298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5</w:t>
            </w:r>
          </w:p>
        </w:tc>
        <w:tc>
          <w:tcPr>
            <w:tcW w:w="6300" w:type="dxa"/>
          </w:tcPr>
          <w:p w:rsidR="00021A7E" w:rsidRPr="00021A7E" w:rsidRDefault="002D61F4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>gyrB</w:t>
            </w:r>
            <w:proofErr w:type="spellEnd"/>
            <w:r w:rsidRPr="00553CBD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(T546M)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and Rv0006 fragment flanking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Hyg</w:t>
            </w:r>
            <w:r w:rsidRPr="00553CB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r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assette in pYUB854</w:t>
            </w:r>
          </w:p>
        </w:tc>
        <w:tc>
          <w:tcPr>
            <w:tcW w:w="1998" w:type="dxa"/>
          </w:tcPr>
          <w:p w:rsidR="00021A7E" w:rsidRPr="00021A7E" w:rsidRDefault="00240A21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00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021A7E" w:rsidRPr="00021A7E" w:rsidTr="002C07E5">
        <w:tc>
          <w:tcPr>
            <w:tcW w:w="1998" w:type="dxa"/>
          </w:tcPr>
          <w:p w:rsidR="00021A7E" w:rsidRPr="00C67D8C" w:rsidRDefault="00C67D8C" w:rsidP="002C07E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67D8C">
              <w:rPr>
                <w:rFonts w:ascii="Times New Roman" w:hAnsi="Times New Roman" w:cs="Times New Roman"/>
                <w:sz w:val="24"/>
                <w:szCs w:val="24"/>
              </w:rPr>
              <w:t>Phages</w:t>
            </w:r>
          </w:p>
        </w:tc>
        <w:tc>
          <w:tcPr>
            <w:tcW w:w="6300" w:type="dxa"/>
          </w:tcPr>
          <w:p w:rsidR="00021A7E" w:rsidRPr="00021A7E" w:rsidRDefault="00021A7E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98" w:type="dxa"/>
          </w:tcPr>
          <w:p w:rsidR="00021A7E" w:rsidRPr="00021A7E" w:rsidRDefault="00021A7E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C67D8C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hAE159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ab/>
            </w:r>
          </w:p>
        </w:tc>
        <w:tc>
          <w:tcPr>
            <w:tcW w:w="6300" w:type="dxa"/>
          </w:tcPr>
          <w:p w:rsidR="00021A7E" w:rsidRPr="00021A7E" w:rsidRDefault="00C67D8C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Temperature sensitive shuttl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hasmid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derived from th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mycobacteriophage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TM4</w:t>
            </w:r>
          </w:p>
        </w:tc>
        <w:tc>
          <w:tcPr>
            <w:tcW w:w="1998" w:type="dxa"/>
          </w:tcPr>
          <w:p w:rsidR="00021A7E" w:rsidRPr="00021A7E" w:rsidRDefault="00C67D8C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kYXJvdjwvQXV0aG9yPjxZZWFyPjIwMDI8L1llYXI+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kYXJvdjwvQXV0aG9yPjxZZWFyPjIwMDI8L1llYXI+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0" w:tooltip="Bardarov, 2002 #21" w:history="1">
              <w:r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0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00</w:t>
            </w:r>
          </w:p>
        </w:tc>
        <w:tc>
          <w:tcPr>
            <w:tcW w:w="6300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0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01</w:t>
            </w:r>
          </w:p>
        </w:tc>
        <w:tc>
          <w:tcPr>
            <w:tcW w:w="6300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52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02</w:t>
            </w:r>
          </w:p>
        </w:tc>
        <w:tc>
          <w:tcPr>
            <w:tcW w:w="6300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8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03</w:t>
            </w:r>
          </w:p>
        </w:tc>
        <w:tc>
          <w:tcPr>
            <w:tcW w:w="6300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69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04</w:t>
            </w:r>
          </w:p>
        </w:tc>
        <w:tc>
          <w:tcPr>
            <w:tcW w:w="6300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0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05</w:t>
            </w:r>
          </w:p>
        </w:tc>
        <w:tc>
          <w:tcPr>
            <w:tcW w:w="6300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1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06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2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07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3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08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4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09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5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10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6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11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7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12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8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13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79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14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0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15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1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16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2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17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B07F8C">
              <w:rPr>
                <w:rFonts w:ascii="Times New Roman" w:hAnsi="Times New Roman" w:cs="Times New Roman"/>
                <w:sz w:val="18"/>
                <w:szCs w:val="18"/>
              </w:rPr>
              <w:t xml:space="preserve">pCSM683 cloned into unique </w:t>
            </w:r>
            <w:proofErr w:type="spellStart"/>
            <w:r w:rsidRPr="00B07F8C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B07F8C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18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4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19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5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20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6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21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7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22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8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23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89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24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0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25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1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26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2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2C07E5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27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3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021A7E" w:rsidRPr="00021A7E" w:rsidTr="009331B9">
        <w:tc>
          <w:tcPr>
            <w:tcW w:w="1998" w:type="dxa"/>
          </w:tcPr>
          <w:p w:rsidR="00021A7E" w:rsidRPr="00021A7E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28</w:t>
            </w:r>
          </w:p>
        </w:tc>
        <w:tc>
          <w:tcPr>
            <w:tcW w:w="6300" w:type="dxa"/>
          </w:tcPr>
          <w:p w:rsidR="00021A7E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4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</w:tcPr>
          <w:p w:rsidR="00021A7E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10D49" w:rsidRPr="00021A7E" w:rsidTr="009331B9">
        <w:tc>
          <w:tcPr>
            <w:tcW w:w="1998" w:type="dxa"/>
            <w:tcBorders>
              <w:bottom w:val="single" w:sz="8" w:space="0" w:color="auto"/>
            </w:tcBorders>
          </w:tcPr>
          <w:p w:rsidR="00410D49" w:rsidRDefault="00410D49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SM1029</w:t>
            </w:r>
          </w:p>
        </w:tc>
        <w:tc>
          <w:tcPr>
            <w:tcW w:w="6300" w:type="dxa"/>
            <w:tcBorders>
              <w:bottom w:val="single" w:sz="8" w:space="0" w:color="auto"/>
            </w:tcBorders>
          </w:tcPr>
          <w:p w:rsidR="00410D49" w:rsidRPr="00021A7E" w:rsidRDefault="004F3062" w:rsidP="002C07E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CSM695</w:t>
            </w:r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cloned into unique </w:t>
            </w:r>
            <w:proofErr w:type="spellStart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>PacI</w:t>
            </w:r>
            <w:proofErr w:type="spellEnd"/>
            <w:r w:rsidRPr="00553CBD">
              <w:rPr>
                <w:rFonts w:ascii="Times New Roman" w:hAnsi="Times New Roman" w:cs="Times New Roman"/>
                <w:sz w:val="18"/>
                <w:szCs w:val="18"/>
              </w:rPr>
              <w:t xml:space="preserve"> site of phAE159</w:t>
            </w:r>
          </w:p>
        </w:tc>
        <w:tc>
          <w:tcPr>
            <w:tcW w:w="1998" w:type="dxa"/>
            <w:tcBorders>
              <w:bottom w:val="single" w:sz="8" w:space="0" w:color="auto"/>
            </w:tcBorders>
          </w:tcPr>
          <w:p w:rsidR="00410D49" w:rsidRPr="00021A7E" w:rsidRDefault="00410D49" w:rsidP="00021A7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</w:tbl>
    <w:p w:rsidR="00021A7E" w:rsidRPr="00021A7E" w:rsidRDefault="00021A7E" w:rsidP="00021A7E">
      <w:pPr>
        <w:spacing w:after="0" w:line="240" w:lineRule="auto"/>
        <w:jc w:val="center"/>
        <w:rPr>
          <w:rFonts w:ascii="Times New Roman" w:hAnsi="Times New Roman" w:cs="Times New Roman"/>
          <w:sz w:val="18"/>
          <w:szCs w:val="18"/>
        </w:rPr>
      </w:pPr>
      <w:bookmarkStart w:id="0" w:name="_GoBack"/>
      <w:bookmarkEnd w:id="0"/>
    </w:p>
    <w:sectPr w:rsidR="00021A7E" w:rsidRPr="00021A7E" w:rsidSect="007A44E1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21A7E"/>
    <w:rsid w:val="00021A7E"/>
    <w:rsid w:val="00240A21"/>
    <w:rsid w:val="0028636D"/>
    <w:rsid w:val="002C07E5"/>
    <w:rsid w:val="002D61F4"/>
    <w:rsid w:val="00410D49"/>
    <w:rsid w:val="0043286A"/>
    <w:rsid w:val="004F3062"/>
    <w:rsid w:val="00623DA5"/>
    <w:rsid w:val="006F0298"/>
    <w:rsid w:val="007A44E1"/>
    <w:rsid w:val="009331B9"/>
    <w:rsid w:val="009D02C6"/>
    <w:rsid w:val="00B94C08"/>
    <w:rsid w:val="00C67D8C"/>
    <w:rsid w:val="00CD5D99"/>
    <w:rsid w:val="00DB7B9B"/>
    <w:rsid w:val="00F43F66"/>
    <w:rsid w:val="00F50A22"/>
    <w:rsid w:val="00FE6B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21A7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21A7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2</Pages>
  <Words>1181</Words>
  <Characters>6737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79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ik, Seidu (CDC/OID/NCHHSTP) (CTR)</dc:creator>
  <cp:keywords/>
  <dc:description/>
  <cp:lastModifiedBy>Malik, Seidu (CDC/OID/NCHHSTP) (CTR)</cp:lastModifiedBy>
  <cp:revision>16</cp:revision>
  <dcterms:created xsi:type="dcterms:W3CDTF">2012-06-05T22:33:00Z</dcterms:created>
  <dcterms:modified xsi:type="dcterms:W3CDTF">2012-06-06T16:23:00Z</dcterms:modified>
</cp:coreProperties>
</file>